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0D52218E"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A3233F6"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Pr>
          <w:sz w:val="24"/>
        </w:rPr>
        <w:t xml:space="preserve">c-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7B98572B" w:rsidR="006C61EB"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w:t>
      </w:r>
      <w:commentRangeStart w:id="5"/>
      <w:commentRangeStart w:id="6"/>
      <w:r w:rsidR="00351FEB" w:rsidRPr="0087198A">
        <w:rPr>
          <w:sz w:val="24"/>
        </w:rPr>
        <w:t xml:space="preserve">crystallite size </w:t>
      </w:r>
      <w:r w:rsidR="00232AAB">
        <w:rPr>
          <w:sz w:val="24"/>
        </w:rPr>
        <w:t xml:space="preserve">along the growth axis </w:t>
      </w:r>
      <w:r w:rsidR="00351FEB" w:rsidRPr="0087198A">
        <w:rPr>
          <w:sz w:val="24"/>
        </w:rPr>
        <w:t>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w:t>
      </w:r>
      <w:commentRangeEnd w:id="5"/>
      <w:r w:rsidR="00CD794E">
        <w:rPr>
          <w:rStyle w:val="CommentReference"/>
          <w:rFonts w:eastAsia="Times New Roman"/>
        </w:rPr>
        <w:commentReference w:id="5"/>
      </w:r>
      <w:commentRangeEnd w:id="6"/>
      <w:r w:rsidR="00837261">
        <w:rPr>
          <w:rStyle w:val="CommentReference"/>
          <w:rFonts w:eastAsia="Times New Roman"/>
        </w:rPr>
        <w:commentReference w:id="6"/>
      </w:r>
      <w:r w:rsidR="00E95DEF" w:rsidRPr="0087198A">
        <w:rPr>
          <w:sz w:val="24"/>
        </w:rPr>
        <w:t>m</w:t>
      </w:r>
      <w:r w:rsidR="00351FEB" w:rsidRPr="0087198A">
        <w:rPr>
          <w:sz w:val="24"/>
        </w:rPr>
        <w:t xml:space="preserve"> for the as-grown</w:t>
      </w:r>
      <w:r w:rsidR="00E95DEF" w:rsidRPr="0087198A">
        <w:rPr>
          <w:sz w:val="24"/>
        </w:rPr>
        <w:t xml:space="preserve"> and</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w:t>
      </w:r>
      <w:r w:rsidR="00A44266" w:rsidRPr="0087198A">
        <w:rPr>
          <w:sz w:val="24"/>
        </w:rPr>
        <w:lastRenderedPageBreak/>
        <w:t xml:space="preserve">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However, for the</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11E77826"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7"/>
      <w:commentRangeEnd w:id="7"/>
      <w:r w:rsidR="00CD794E">
        <w:rPr>
          <w:rStyle w:val="CommentReference"/>
          <w:rFonts w:eastAsia="Times New Roman"/>
        </w:rPr>
        <w:commentReference w:id="7"/>
      </w:r>
      <w:commentRangeStart w:id="8"/>
      <w:commentRangeEnd w:id="8"/>
      <w:r w:rsidR="004C7CC1">
        <w:rPr>
          <w:rStyle w:val="CommentReference"/>
          <w:rFonts w:eastAsia="Times New Roman"/>
        </w:rPr>
        <w:commentReference w:id="8"/>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9" w:name="_3znysh7" w:colFirst="0" w:colLast="0"/>
      <w:bookmarkEnd w:id="9"/>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10"/>
      <w:commentRangeStart w:id="11"/>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10"/>
      <w:r w:rsidR="00F4358F">
        <w:rPr>
          <w:rStyle w:val="CommentReference"/>
          <w:rFonts w:eastAsia="Times New Roman"/>
        </w:rPr>
        <w:commentReference w:id="10"/>
      </w:r>
      <w:commentRangeEnd w:id="11"/>
      <w:r w:rsidR="005758CA">
        <w:rPr>
          <w:rStyle w:val="CommentReference"/>
          <w:rFonts w:eastAsia="Times New Roman"/>
        </w:rPr>
        <w:commentReference w:id="11"/>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23EA178A" w:rsidR="00033AD2" w:rsidRPr="0087198A" w:rsidRDefault="00981D83" w:rsidP="00033AD2">
      <w:pPr>
        <w:spacing w:after="160" w:line="480" w:lineRule="auto"/>
        <w:ind w:firstLine="720"/>
        <w:jc w:val="both"/>
        <w:rPr>
          <w:rFonts w:eastAsia="Times New Roman"/>
          <w:sz w:val="24"/>
          <w:szCs w:val="24"/>
        </w:rPr>
      </w:pPr>
      <w:commentRangeStart w:id="12"/>
      <w:commentRangeStart w:id="13"/>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12"/>
      <w:r w:rsidR="000070E3">
        <w:rPr>
          <w:rStyle w:val="CommentReference"/>
          <w:rFonts w:eastAsia="Times New Roman"/>
        </w:rPr>
        <w:commentReference w:id="12"/>
      </w:r>
      <w:commentRangeEnd w:id="13"/>
      <w:r w:rsidR="005758CA">
        <w:rPr>
          <w:rStyle w:val="CommentReference"/>
          <w:rFonts w:eastAsia="Times New Roman"/>
        </w:rPr>
        <w:commentReference w:id="13"/>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w:t>
      </w:r>
      <w:r w:rsidR="00033AD2" w:rsidRPr="0087198A">
        <w:rPr>
          <w:sz w:val="24"/>
        </w:rPr>
        <w:lastRenderedPageBreak/>
        <w:t>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42C033B9" w:rsidR="00033AD2" w:rsidRPr="0087198A" w:rsidRDefault="00033AD2" w:rsidP="00033AD2">
      <w:pPr>
        <w:spacing w:after="160" w:line="480" w:lineRule="auto"/>
        <w:ind w:firstLine="720"/>
        <w:jc w:val="both"/>
        <w:rPr>
          <w:rFonts w:eastAsia="Times New Roman"/>
          <w:sz w:val="24"/>
          <w:szCs w:val="24"/>
        </w:rPr>
      </w:pPr>
      <w:bookmarkStart w:id="14" w:name="_2et92p0" w:colFirst="0" w:colLast="0"/>
      <w:bookmarkEnd w:id="14"/>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w:t>
      </w:r>
      <w:r w:rsidR="00BD3190" w:rsidRPr="0087198A">
        <w:rPr>
          <w:rFonts w:eastAsia="Times New Roman"/>
          <w:sz w:val="24"/>
          <w:szCs w:val="24"/>
        </w:rPr>
        <w:lastRenderedPageBreak/>
        <w:t xml:space="preserve">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15"/>
      <w:commentRangeStart w:id="16"/>
      <w:r w:rsidRPr="0087198A">
        <w:rPr>
          <w:rFonts w:eastAsia="Times New Roman"/>
          <w:sz w:val="24"/>
          <w:szCs w:val="24"/>
        </w:rPr>
        <w:t>Y-123</w:t>
      </w:r>
      <w:commentRangeEnd w:id="15"/>
      <w:r w:rsidR="001F051B">
        <w:rPr>
          <w:rStyle w:val="CommentReference"/>
          <w:rFonts w:eastAsia="Times New Roman"/>
        </w:rPr>
        <w:commentReference w:id="15"/>
      </w:r>
      <w:commentRangeEnd w:id="16"/>
      <w:r w:rsidR="00B865F3">
        <w:rPr>
          <w:rStyle w:val="CommentReference"/>
          <w:rFonts w:eastAsia="Times New Roman"/>
        </w:rPr>
        <w:commentReference w:id="16"/>
      </w:r>
      <w:r w:rsidRPr="0087198A">
        <w:rPr>
          <w:rFonts w:eastAsia="Times New Roman"/>
          <w:sz w:val="24"/>
          <w:szCs w:val="24"/>
        </w:rPr>
        <w:t>, with numbers denoting cation stoichiometry), e.g. Y-124 and Y-</w:t>
      </w:r>
      <w:commentRangeStart w:id="17"/>
      <w:commentRangeStart w:id="18"/>
      <w:r w:rsidRPr="0087198A">
        <w:rPr>
          <w:rFonts w:eastAsia="Times New Roman"/>
          <w:sz w:val="24"/>
          <w:szCs w:val="24"/>
        </w:rPr>
        <w:t>247</w:t>
      </w:r>
      <w:commentRangeEnd w:id="17"/>
      <w:r w:rsidR="00635C1B">
        <w:rPr>
          <w:rStyle w:val="CommentReference"/>
          <w:rFonts w:eastAsia="Times New Roman"/>
        </w:rPr>
        <w:commentReference w:id="17"/>
      </w:r>
      <w:commentRangeEnd w:id="18"/>
      <w:r w:rsidR="00B865F3">
        <w:rPr>
          <w:rStyle w:val="CommentReference"/>
          <w:rFonts w:eastAsia="Times New Roman"/>
        </w:rPr>
        <w:commentReference w:id="18"/>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19"/>
      <w:commentRangeStart w:id="20"/>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w:t>
      </w:r>
      <w:commentRangeEnd w:id="19"/>
      <w:r w:rsidR="00D21EB9">
        <w:rPr>
          <w:rStyle w:val="CommentReference"/>
          <w:rFonts w:eastAsia="Times New Roman"/>
        </w:rPr>
        <w:commentReference w:id="19"/>
      </w:r>
      <w:commentRangeEnd w:id="20"/>
      <w:r w:rsidR="00B865F3">
        <w:rPr>
          <w:rStyle w:val="CommentReference"/>
          <w:rFonts w:eastAsia="Times New Roman"/>
        </w:rPr>
        <w:commentReference w:id="20"/>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lastRenderedPageBreak/>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21" w:name="_tyjcwt" w:colFirst="0" w:colLast="0"/>
      <w:bookmarkEnd w:id="21"/>
      <w:r>
        <w:rPr>
          <w:rFonts w:eastAsia="Times New Roman"/>
          <w:sz w:val="24"/>
          <w:szCs w:val="24"/>
        </w:rPr>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22"/>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22"/>
      <w:r w:rsidR="00D21EB9">
        <w:rPr>
          <w:rStyle w:val="CommentReference"/>
          <w:rFonts w:eastAsia="Times New Roman"/>
        </w:rPr>
        <w:commentReference w:id="22"/>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back towards the electron-</w:t>
      </w:r>
      <w:r w:rsidR="00263ACC" w:rsidRPr="0087198A">
        <w:rPr>
          <w:rFonts w:eastAsia="Times New Roman"/>
          <w:sz w:val="24"/>
          <w:szCs w:val="24"/>
        </w:rPr>
        <w:lastRenderedPageBreak/>
        <w:t xml:space="preserve">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23"/>
      <w:commentRangeStart w:id="24"/>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23"/>
      <w:r w:rsidR="00A42BEF">
        <w:rPr>
          <w:rStyle w:val="CommentReference"/>
          <w:rFonts w:eastAsia="Times New Roman"/>
        </w:rPr>
        <w:commentReference w:id="23"/>
      </w:r>
      <w:commentRangeEnd w:id="24"/>
      <w:r w:rsidR="00D32376">
        <w:rPr>
          <w:rStyle w:val="CommentReference"/>
          <w:rFonts w:eastAsia="Times New Roman"/>
        </w:rPr>
        <w:commentReference w:id="24"/>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w:t>
      </w:r>
      <w:r w:rsidR="00F12A1B" w:rsidRPr="0087198A">
        <w:rPr>
          <w:rFonts w:eastAsia="Times New Roman"/>
          <w:sz w:val="24"/>
          <w:szCs w:val="24"/>
        </w:rPr>
        <w:lastRenderedPageBreak/>
        <w:t>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25" w:name="_3dy6vkm" w:colFirst="0" w:colLast="0"/>
      <w:bookmarkEnd w:id="25"/>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26"/>
      <w:r w:rsidR="005C6EF1">
        <w:rPr>
          <w:rFonts w:eastAsia="Times New Roman"/>
          <w:sz w:val="24"/>
          <w:szCs w:val="24"/>
        </w:rPr>
        <w:t>4.75 Å and</w:t>
      </w:r>
      <w:r w:rsidRPr="0087198A">
        <w:rPr>
          <w:rFonts w:eastAsia="Times New Roman"/>
          <w:sz w:val="24"/>
          <w:szCs w:val="24"/>
        </w:rPr>
        <w:t xml:space="preserve"> 5 </w:t>
      </w:r>
      <w:commentRangeEnd w:id="26"/>
      <w:r w:rsidR="00D21EB9">
        <w:rPr>
          <w:rStyle w:val="CommentReference"/>
          <w:rFonts w:eastAsia="Times New Roman"/>
        </w:rPr>
        <w:commentReference w:id="26"/>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w:t>
      </w:r>
      <w:r w:rsidRPr="0087198A">
        <w:rPr>
          <w:rFonts w:eastAsia="Times New Roman"/>
          <w:sz w:val="24"/>
          <w:szCs w:val="24"/>
        </w:rPr>
        <w:lastRenderedPageBreak/>
        <w:t>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77777777" w:rsidR="00470A12" w:rsidRDefault="002369B0">
      <w:pPr>
        <w:rPr>
          <w:b/>
          <w:sz w:val="24"/>
          <w:szCs w:val="24"/>
        </w:rPr>
      </w:pPr>
      <w:r w:rsidRPr="00470A12">
        <w:rPr>
          <w:b/>
          <w:sz w:val="24"/>
          <w:szCs w:val="24"/>
        </w:rPr>
        <w:t>H2: Supplementary Materials</w:t>
      </w:r>
    </w:p>
    <w:p w14:paraId="22131E6D" w14:textId="77777777" w:rsidR="00470A12" w:rsidRDefault="00470A12">
      <w:pPr>
        <w:rPr>
          <w:b/>
          <w:sz w:val="24"/>
          <w:szCs w:val="24"/>
        </w:rPr>
      </w:pPr>
    </w:p>
    <w:p w14:paraId="1427CC5E" w14:textId="163910AF" w:rsidR="0072244C" w:rsidRPr="00470A12" w:rsidRDefault="00470A12">
      <w:pPr>
        <w:rPr>
          <w:rFonts w:eastAsia="Times New Roman"/>
          <w:b/>
          <w:bCs/>
          <w:kern w:val="28"/>
          <w:sz w:val="24"/>
          <w:szCs w:val="24"/>
        </w:rPr>
      </w:pPr>
      <w:r>
        <w:rPr>
          <w:b/>
          <w:sz w:val="24"/>
          <w:szCs w:val="24"/>
        </w:rPr>
        <w:t xml:space="preserve">Fig. S1. </w:t>
      </w:r>
      <w:bookmarkStart w:id="27" w:name="_Hlk527809570"/>
      <w:r w:rsidR="000A74A2" w:rsidRPr="000A74A2">
        <w:rPr>
          <w:b/>
          <w:sz w:val="24"/>
          <w:szCs w:val="24"/>
        </w:rPr>
        <w:t>Neutron reflectometry profiles</w:t>
      </w:r>
      <w:bookmarkEnd w:id="27"/>
      <w:r w:rsidR="000A74A2" w:rsidRPr="000A74A2">
        <w:rPr>
          <w:b/>
          <w:sz w:val="24"/>
          <w:szCs w:val="24"/>
        </w:rPr>
        <w:t xml:space="preserve">. </w:t>
      </w:r>
      <w:r w:rsidR="000A74A2" w:rsidRPr="000A74A2">
        <w:rPr>
          <w:sz w:val="24"/>
          <w:szCs w:val="24"/>
        </w:rPr>
        <w:t xml:space="preserve">Specular neutron </w:t>
      </w:r>
      <w:proofErr w:type="spellStart"/>
      <w:r w:rsidR="000A74A2" w:rsidRPr="000A74A2">
        <w:rPr>
          <w:sz w:val="24"/>
          <w:szCs w:val="24"/>
        </w:rPr>
        <w:t>reflectivities</w:t>
      </w:r>
      <w:proofErr w:type="spellEnd"/>
      <w:r w:rsidR="000A74A2" w:rsidRPr="000A74A2">
        <w:rPr>
          <w:sz w:val="24"/>
          <w:szCs w:val="24"/>
        </w:rPr>
        <w:t xml:space="preserve"> of the non-spin-flip channels (</w:t>
      </w:r>
      <m:oMath>
        <m:r>
          <w:rPr>
            <w:rFonts w:ascii="Cambria Math" w:hAnsi="Cambria Math"/>
            <w:sz w:val="24"/>
            <w:szCs w:val="24"/>
          </w:rPr>
          <m:t>R++</m:t>
        </m:r>
      </m:oMath>
      <w:r w:rsidR="000A74A2" w:rsidRPr="000A74A2">
        <w:rPr>
          <w:sz w:val="24"/>
          <w:szCs w:val="24"/>
        </w:rPr>
        <w:t xml:space="preserve"> and </w:t>
      </w:r>
      <m:oMath>
        <m:r>
          <w:rPr>
            <w:rFonts w:ascii="Cambria Math" w:hAnsi="Cambria Math"/>
            <w:sz w:val="24"/>
            <w:szCs w:val="24"/>
          </w:rPr>
          <m:t>R--</m:t>
        </m:r>
      </m:oMath>
      <w:r w:rsidR="000A74A2" w:rsidRPr="000A74A2">
        <w:rPr>
          <w:sz w:val="24"/>
          <w:szCs w:val="24"/>
        </w:rPr>
        <w:t xml:space="preserve">) shown as a function of scattering vector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Pr>
          <w:sz w:val="24"/>
          <w:szCs w:val="24"/>
        </w:rPr>
        <w:t xml:space="preserve"> for the as-grown (</w:t>
      </w:r>
      <w:r w:rsidR="000A74A2" w:rsidRPr="000A74A2">
        <w:rPr>
          <w:b/>
          <w:sz w:val="24"/>
          <w:szCs w:val="24"/>
        </w:rPr>
        <w:t>A</w:t>
      </w:r>
      <w:r w:rsidR="000A74A2" w:rsidRPr="000A74A2">
        <w:rPr>
          <w:sz w:val="24"/>
          <w:szCs w:val="24"/>
        </w:rPr>
        <w:t>), Gd (3 nm) (</w:t>
      </w:r>
      <w:r w:rsidR="000A74A2" w:rsidRPr="000A74A2">
        <w:rPr>
          <w:b/>
          <w:sz w:val="24"/>
          <w:szCs w:val="24"/>
        </w:rPr>
        <w:t>B</w:t>
      </w:r>
      <w:r w:rsidR="000A74A2" w:rsidRPr="000A74A2">
        <w:rPr>
          <w:sz w:val="24"/>
          <w:szCs w:val="24"/>
        </w:rPr>
        <w:t>), Gd (7 nm) (</w:t>
      </w:r>
      <w:r w:rsidR="000A74A2" w:rsidRPr="000A74A2">
        <w:rPr>
          <w:b/>
          <w:sz w:val="24"/>
          <w:szCs w:val="24"/>
        </w:rPr>
        <w:t>C</w:t>
      </w:r>
      <w:r w:rsidR="000A74A2" w:rsidRPr="000A74A2">
        <w:rPr>
          <w:sz w:val="24"/>
          <w:szCs w:val="24"/>
        </w:rPr>
        <w:t>), and Gd (20 nm) (</w:t>
      </w:r>
      <w:r w:rsidR="000A74A2" w:rsidRPr="000A74A2">
        <w:rPr>
          <w:b/>
          <w:sz w:val="24"/>
          <w:szCs w:val="24"/>
        </w:rPr>
        <w:t>D</w:t>
      </w:r>
      <w:r w:rsidR="000A74A2" w:rsidRPr="000A74A2">
        <w:rPr>
          <w:sz w:val="24"/>
          <w:szCs w:val="24"/>
        </w:rPr>
        <w:t>) samples. In all panels, symbols denote experimental data, with fits corresponding to the models from Fig. 4 of the main text shown as red and black lines.</w:t>
      </w:r>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735087C5"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AE8FB85"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mag</w:t>
      </w:r>
      <w:bookmarkStart w:id="28" w:name="_GoBack"/>
      <w:bookmarkEnd w:id="28"/>
      <w:r w:rsidRPr="0087198A">
        <w:rPr>
          <w:rFonts w:eastAsia="Times New Roman"/>
          <w:sz w:val="24"/>
          <w:szCs w:val="24"/>
        </w:rPr>
        <w:t xml:space="preserve">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w:t>
      </w:r>
      <w:r w:rsidR="00480BE1">
        <w:rPr>
          <w:rFonts w:eastAsia="Times New Roman"/>
          <w:sz w:val="24"/>
          <w:szCs w:val="24"/>
        </w:rPr>
        <w:t>as</w:t>
      </w:r>
      <w:r w:rsidR="006759CB">
        <w:rPr>
          <w:rFonts w:eastAsia="Times New Roman"/>
          <w:sz w:val="24"/>
          <w:szCs w:val="24"/>
        </w:rPr>
        <w:t xml:space="preserve"> determined from </w:t>
      </w:r>
      <w:r w:rsidR="00CF3353">
        <w:rPr>
          <w:rFonts w:eastAsia="Times New Roman"/>
          <w:sz w:val="24"/>
          <w:szCs w:val="24"/>
        </w:rPr>
        <w:t>magnetometry</w:t>
      </w:r>
      <w:r w:rsidR="00DB0662">
        <w:rPr>
          <w:rFonts w:eastAsia="Times New Roman"/>
          <w:sz w:val="24"/>
          <w:szCs w:val="24"/>
        </w:rPr>
        <w:t>, as a function of Gd capping layer thickness</w:t>
      </w:r>
      <w:r w:rsidR="00CF3353">
        <w:rPr>
          <w:rFonts w:eastAsia="Times New Roman"/>
          <w:sz w:val="24"/>
          <w:szCs w:val="24"/>
        </w:rPr>
        <w:t xml:space="preserve"> (</w:t>
      </w:r>
      <w:r w:rsidR="00CF3353" w:rsidRPr="00C93BCD">
        <w:rPr>
          <w:rFonts w:eastAsia="Times New Roman"/>
          <w:b/>
          <w:sz w:val="24"/>
          <w:szCs w:val="24"/>
        </w:rPr>
        <w:t>C</w:t>
      </w:r>
      <w:r w:rsidR="00CF3353">
        <w:rPr>
          <w:rFonts w:eastAsia="Times New Roman"/>
          <w:sz w:val="24"/>
          <w:szCs w:val="24"/>
        </w:rPr>
        <w:t>)</w:t>
      </w:r>
      <w:r w:rsidR="006759CB">
        <w:rPr>
          <w:rFonts w:eastAsia="Times New Roman"/>
          <w:sz w:val="24"/>
          <w:szCs w:val="24"/>
        </w:rPr>
        <w:t>.</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0EA2730C">
            <wp:extent cx="4572000" cy="223934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239347"/>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29"/>
      <w:commentRangeStart w:id="30"/>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29"/>
      <w:r w:rsidR="00EE2954">
        <w:rPr>
          <w:rStyle w:val="CommentReference"/>
        </w:rPr>
        <w:commentReference w:id="29"/>
      </w:r>
      <w:commentRangeEnd w:id="30"/>
      <w:r w:rsidR="00C13670">
        <w:rPr>
          <w:rStyle w:val="CommentReference"/>
        </w:rPr>
        <w:commentReference w:id="30"/>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6A4A79D" w:rsidR="005017B6" w:rsidRDefault="005017B6">
      <w:pPr>
        <w:rPr>
          <w:rFonts w:eastAsia="Times New Roman"/>
          <w:b/>
          <w:sz w:val="24"/>
          <w:szCs w:val="24"/>
        </w:rPr>
      </w:pPr>
      <w:r>
        <w:rPr>
          <w:b/>
        </w:rPr>
        <w:br w:type="page"/>
      </w:r>
    </w:p>
    <w:p w14:paraId="35BF0E93" w14:textId="34495325" w:rsidR="006143A4" w:rsidRDefault="005017B6" w:rsidP="00E509CD">
      <w:pPr>
        <w:pStyle w:val="Acknowledgement"/>
        <w:spacing w:before="0"/>
        <w:ind w:left="0" w:firstLine="0"/>
        <w:rPr>
          <w:b/>
        </w:rPr>
      </w:pPr>
      <w:r>
        <w:rPr>
          <w:b/>
        </w:rPr>
        <w:lastRenderedPageBreak/>
        <w:t>Supplementary Materials</w:t>
      </w:r>
    </w:p>
    <w:p w14:paraId="7C078469" w14:textId="3710426E" w:rsidR="006B114E" w:rsidRDefault="006B114E" w:rsidP="00E509CD">
      <w:pPr>
        <w:pStyle w:val="Acknowledgement"/>
        <w:spacing w:before="0"/>
        <w:ind w:left="0" w:firstLine="0"/>
        <w:rPr>
          <w:b/>
        </w:rPr>
      </w:pPr>
    </w:p>
    <w:p w14:paraId="16E5FA00" w14:textId="6F42E35A" w:rsidR="0026584A" w:rsidRDefault="0026584A" w:rsidP="00E509CD">
      <w:pPr>
        <w:pStyle w:val="Acknowledgement"/>
        <w:spacing w:before="0"/>
        <w:ind w:left="0" w:firstLine="0"/>
        <w:rPr>
          <w:b/>
        </w:rPr>
      </w:pPr>
      <w:r>
        <w:rPr>
          <w:b/>
          <w:noProof/>
        </w:rPr>
        <w:drawing>
          <wp:inline distT="0" distB="0" distL="0" distR="0" wp14:anchorId="453AFA95" wp14:editId="641AE6E7">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p>
    <w:p w14:paraId="7418E7E8" w14:textId="6A1725DC" w:rsidR="0026584A" w:rsidRPr="00BA603C" w:rsidRDefault="0026584A" w:rsidP="00E509CD">
      <w:pPr>
        <w:pStyle w:val="Acknowledgement"/>
        <w:spacing w:before="0"/>
        <w:ind w:left="0" w:firstLine="0"/>
      </w:pPr>
      <w:r>
        <w:rPr>
          <w:b/>
        </w:rPr>
        <w:t>Fig. S1</w:t>
      </w:r>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5840A1" w:rsidRDefault="005840A1">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5840A1" w:rsidRDefault="005840A1">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5840A1" w:rsidRDefault="005840A1">
      <w:pPr>
        <w:pStyle w:val="CommentText"/>
      </w:pPr>
    </w:p>
    <w:p w14:paraId="6A6B80FC" w14:textId="088B342B" w:rsidR="005840A1" w:rsidRDefault="005840A1">
      <w:pPr>
        <w:pStyle w:val="CommentText"/>
      </w:pPr>
    </w:p>
  </w:comment>
  <w:comment w:id="5" w:author="Grutter, Alexander J. (Fed)" w:date="2018-10-18T15:27:00Z" w:initials="GAJ(">
    <w:p w14:paraId="39CB61A6" w14:textId="33ECEDC7" w:rsidR="005840A1" w:rsidRDefault="005840A1">
      <w:pPr>
        <w:pStyle w:val="CommentText"/>
      </w:pPr>
      <w:r>
        <w:rPr>
          <w:rStyle w:val="CommentReference"/>
        </w:rPr>
        <w:annotationRef/>
      </w:r>
      <w:r>
        <w:t>What does “crystallite size really mean in this context”? Also, I think we should instead say “crystal size along the growth axis” since the scans are (00L)</w:t>
      </w:r>
    </w:p>
  </w:comment>
  <w:comment w:id="6" w:author="pdmurray" w:date="2018-10-20T13:41:00Z" w:initials="p">
    <w:p w14:paraId="1DC7778E" w14:textId="1670C0DE" w:rsidR="005840A1" w:rsidRDefault="005840A1">
      <w:pPr>
        <w:pStyle w:val="CommentText"/>
      </w:pPr>
      <w:r>
        <w:rPr>
          <w:rStyle w:val="CommentReference"/>
        </w:rPr>
        <w:annotationRef/>
      </w:r>
      <w:r>
        <w:t>We used the Scherrer equation to get these numbers, so these are the mean sizes of the crystalline domains.</w:t>
      </w:r>
    </w:p>
  </w:comment>
  <w:comment w:id="7" w:author="Grutter, Alexander J. (Fed)" w:date="2018-10-18T15:29:00Z" w:initials="GAJ(">
    <w:p w14:paraId="46CE86F4" w14:textId="0511C373" w:rsidR="005840A1" w:rsidRDefault="005840A1">
      <w:pPr>
        <w:pStyle w:val="CommentText"/>
      </w:pPr>
      <w:r>
        <w:rPr>
          <w:rStyle w:val="CommentReference"/>
        </w:rPr>
        <w:annotationRef/>
      </w:r>
      <w:r>
        <w:t>Might want to use capital letters, since in the figure axis labels the “l” looks like “I” which could be confused with intensity</w:t>
      </w:r>
    </w:p>
  </w:comment>
  <w:comment w:id="8" w:author="pdmurray" w:date="2018-10-20T13:49:00Z" w:initials="p">
    <w:p w14:paraId="54DF1771" w14:textId="337594D1" w:rsidR="005840A1" w:rsidRDefault="005840A1">
      <w:pPr>
        <w:pStyle w:val="CommentText"/>
      </w:pPr>
      <w:r>
        <w:rPr>
          <w:rStyle w:val="CommentReference"/>
        </w:rPr>
        <w:annotationRef/>
      </w:r>
      <w:r>
        <w:t>I switched to capital letters in the figures and the text for clarity.</w:t>
      </w:r>
    </w:p>
  </w:comment>
  <w:comment w:id="10" w:author="Grutter, Alexander J. (Fed)" w:date="2018-10-18T15:45:00Z" w:initials="GAJ(">
    <w:p w14:paraId="4806A54F" w14:textId="25D19C83" w:rsidR="005840A1" w:rsidRDefault="005840A1">
      <w:pPr>
        <w:pStyle w:val="CommentText"/>
      </w:pPr>
      <w:r>
        <w:rPr>
          <w:rStyle w:val="CommentReference"/>
        </w:rPr>
        <w:annotationRef/>
      </w:r>
      <w:r>
        <w:t>I would be quantitative here.</w:t>
      </w:r>
    </w:p>
  </w:comment>
  <w:comment w:id="11" w:author="pdmurray" w:date="2018-10-20T14:41:00Z" w:initials="p">
    <w:p w14:paraId="7CDAFF8E" w14:textId="3AD456E8" w:rsidR="005758CA" w:rsidRDefault="005758CA">
      <w:pPr>
        <w:pStyle w:val="CommentText"/>
      </w:pPr>
      <w:r>
        <w:rPr>
          <w:rStyle w:val="CommentReference"/>
        </w:rPr>
        <w:annotationRef/>
      </w:r>
      <w:r>
        <w:t>Added values of the transition temperatures.</w:t>
      </w:r>
    </w:p>
  </w:comment>
  <w:comment w:id="12" w:author="Chopdekar, Rajesh Vilas" w:date="2018-10-15T16:04:00Z" w:initials="CRV">
    <w:p w14:paraId="22C99A30" w14:textId="1B9B0527" w:rsidR="005840A1" w:rsidRDefault="005840A1">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13" w:author="pdmurray" w:date="2018-10-20T14:41:00Z" w:initials="p">
    <w:p w14:paraId="2076FF31" w14:textId="753B7B8C" w:rsidR="005758CA" w:rsidRDefault="005758CA">
      <w:pPr>
        <w:pStyle w:val="CommentText"/>
      </w:pPr>
      <w:r>
        <w:rPr>
          <w:rStyle w:val="CommentReference"/>
        </w:rPr>
        <w:annotationRef/>
      </w:r>
      <w:r>
        <w:t>I tried adding another panel, see fig. 2. I’m not convinced it adds to the understanding of the reader, however.</w:t>
      </w:r>
    </w:p>
  </w:comment>
  <w:comment w:id="15" w:author="Grutter, Alexander J. (Fed)" w:date="2018-10-18T16:51:00Z" w:initials="GAJ(">
    <w:p w14:paraId="3EAE9D4E" w14:textId="6FD9C4CF" w:rsidR="005840A1" w:rsidRDefault="005840A1">
      <w:pPr>
        <w:pStyle w:val="CommentText"/>
      </w:pPr>
      <w:r>
        <w:rPr>
          <w:rStyle w:val="CommentReference"/>
        </w:rPr>
        <w:annotationRef/>
      </w:r>
      <w:r>
        <w:t>Y-123? Isn’t optimal Y-237? Maybe I don’t understand this notation…</w:t>
      </w:r>
    </w:p>
  </w:comment>
  <w:comment w:id="16" w:author="pdmurray" w:date="2018-10-20T13:51:00Z" w:initials="p">
    <w:p w14:paraId="55668480" w14:textId="47E2A9C9" w:rsidR="005840A1" w:rsidRPr="00B865F3" w:rsidRDefault="005840A1">
      <w:pPr>
        <w:pStyle w:val="CommentText"/>
      </w:pPr>
      <w:r>
        <w:rPr>
          <w:rStyle w:val="CommentReference"/>
        </w:rPr>
        <w:annotationRef/>
      </w:r>
      <w:r>
        <w:t xml:space="preserve">These numbers denote </w:t>
      </w:r>
      <w:r>
        <w:rPr>
          <w:i/>
        </w:rPr>
        <w:t>cation</w:t>
      </w:r>
      <w:r>
        <w:t xml:space="preserve"> stoichiometry, i.e. Y-123 means the ratios of Y:</w:t>
      </w:r>
      <w:r>
        <w:t>Ba:Cu are 1:2:3.</w:t>
      </w:r>
    </w:p>
  </w:comment>
  <w:comment w:id="17" w:author="" w:date="2018-10-16T00:32:00Z" w:initials="IS">
    <w:p w14:paraId="252F9F15" w14:textId="6E5B69C9" w:rsidR="005840A1" w:rsidRDefault="005840A1">
      <w:pPr>
        <w:pStyle w:val="CommentText"/>
      </w:pPr>
      <w:r>
        <w:rPr>
          <w:rStyle w:val="CommentReference"/>
        </w:rPr>
        <w:annotationRef/>
      </w:r>
      <w:r>
        <w:t xml:space="preserve">A reference should </w:t>
      </w:r>
      <w:r>
        <w:t>included here</w:t>
      </w:r>
      <w:r>
        <w:t xml:space="preserve">:  </w:t>
      </w:r>
      <w:r w:rsidRPr="00BC06F7">
        <w:rPr>
          <w:i/>
          <w:lang w:val="en-GB"/>
        </w:rPr>
        <w:t>“Emerging diluted ferromagnetism in high Tc sueprconductors driven by point defect clusters”.</w:t>
      </w:r>
      <w:r>
        <w:rPr>
          <w:lang w:val="en-GB"/>
        </w:rPr>
        <w:t xml:space="preserve"> J. Gazquez, R. Guzman, R. Mishra, E. Bartolomé, J. Salafranca, C. Magen, M. Varela, M. Coll, A. Palau, S. M. Vallvidares, P. Gargiani, E. Pellegrin, J. Herrero-Martin, S. J. Pennycook, S. T. Pantelides, T. Puig, X. Obradors, </w:t>
      </w:r>
      <w:r w:rsidRPr="00304116">
        <w:rPr>
          <w:u w:val="single"/>
          <w:lang w:val="en-GB"/>
        </w:rPr>
        <w:t>Advanced Science</w:t>
      </w:r>
      <w:r>
        <w:rPr>
          <w:lang w:val="en-GB"/>
        </w:rPr>
        <w:t xml:space="preserve"> </w:t>
      </w:r>
      <w:r w:rsidRPr="00304116">
        <w:rPr>
          <w:b/>
          <w:lang w:val="en-GB"/>
        </w:rPr>
        <w:t>3</w:t>
      </w:r>
      <w:r>
        <w:rPr>
          <w:lang w:val="en-GB"/>
        </w:rPr>
        <w:t>, 1500295 (2016).</w:t>
      </w:r>
    </w:p>
  </w:comment>
  <w:comment w:id="18" w:author="pdmurray" w:date="2018-10-20T13:51:00Z" w:initials="p">
    <w:p w14:paraId="3AE9BB4E" w14:textId="22DAE141" w:rsidR="005840A1" w:rsidRDefault="005840A1">
      <w:pPr>
        <w:pStyle w:val="CommentText"/>
      </w:pPr>
      <w:r>
        <w:rPr>
          <w:rStyle w:val="CommentReference"/>
        </w:rPr>
        <w:annotationRef/>
      </w:r>
      <w:r>
        <w:t>Added this reference.</w:t>
      </w:r>
    </w:p>
  </w:comment>
  <w:comment w:id="19" w:author="Grutter, Alexander J. (Fed)" w:date="2018-10-18T16:52:00Z" w:initials="GAJ(">
    <w:p w14:paraId="5C8E6701" w14:textId="1495342D" w:rsidR="005840A1" w:rsidRDefault="005840A1">
      <w:pPr>
        <w:pStyle w:val="CommentText"/>
      </w:pPr>
      <w:r>
        <w:rPr>
          <w:rStyle w:val="CommentReference"/>
        </w:rPr>
        <w:annotationRef/>
      </w:r>
      <w:r>
        <w:t>Qualitative or quantitative? I think the XRD does not show nearly as much expansion as the PNR… what about TEM?</w:t>
      </w:r>
    </w:p>
  </w:comment>
  <w:comment w:id="20" w:author="pdmurray" w:date="2018-10-20T13:52:00Z" w:initials="p">
    <w:p w14:paraId="1E3320CE" w14:textId="4848EF33" w:rsidR="005840A1" w:rsidRDefault="005840A1">
      <w:pPr>
        <w:pStyle w:val="CommentText"/>
      </w:pPr>
      <w:r>
        <w:rPr>
          <w:rStyle w:val="CommentReference"/>
        </w:rPr>
        <w:annotationRef/>
      </w:r>
      <w:r>
        <w:t>This is in qualitative agreement with the trend observed in XRD. We don’t have TEM images of the entire film thicknesses, so we can’t actually compare.</w:t>
      </w:r>
    </w:p>
  </w:comment>
  <w:comment w:id="22" w:author="Grutter, Alexander J. (Fed)" w:date="2018-10-18T16:54:00Z" w:initials="GAJ(">
    <w:p w14:paraId="1675A01D" w14:textId="2403E20E" w:rsidR="005840A1" w:rsidRDefault="005840A1">
      <w:pPr>
        <w:pStyle w:val="CommentText"/>
      </w:pPr>
      <w:r>
        <w:rPr>
          <w:rStyle w:val="CommentReference"/>
        </w:rPr>
        <w:annotationRef/>
      </w:r>
      <w:r>
        <w:t>This seems a little long-range to me. I would confirm with Elke</w:t>
      </w:r>
    </w:p>
  </w:comment>
  <w:comment w:id="23" w:author="Chopdekar, Rajesh Vilas" w:date="2018-10-15T15:13:00Z" w:initials="CRV">
    <w:p w14:paraId="7554F948" w14:textId="68BF1834" w:rsidR="005840A1" w:rsidRDefault="005840A1">
      <w:pPr>
        <w:pStyle w:val="CommentText"/>
      </w:pPr>
      <w:r>
        <w:rPr>
          <w:rStyle w:val="CommentReference"/>
        </w:rPr>
        <w:annotationRef/>
      </w:r>
      <w:r>
        <w:t xml:space="preserve">I wonder if this is a good place to mention the short coherence length of YBCO and how it is susceptible to both point defects (e.g. oxygen vacancies) as well as more extended defects like these stacking faults.  I found this paper (Aprili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24" w:author="pdmurray" w:date="2018-10-20T13:54:00Z" w:initials="p">
    <w:p w14:paraId="270B5EC3" w14:textId="50959573" w:rsidR="005840A1" w:rsidRDefault="005840A1">
      <w:pPr>
        <w:pStyle w:val="CommentText"/>
      </w:pPr>
      <w:r>
        <w:rPr>
          <w:rStyle w:val="CommentReference"/>
        </w:rPr>
        <w:annotationRef/>
      </w:r>
      <w:r>
        <w:t>I added several sentences addressing this, as well as the suggested reference.</w:t>
      </w:r>
    </w:p>
  </w:comment>
  <w:comment w:id="26" w:author="Grutter, Alexander J. (Fed)" w:date="2018-10-18T16:57:00Z" w:initials="GAJ(">
    <w:p w14:paraId="28A180DE" w14:textId="6EEC45ED" w:rsidR="005840A1" w:rsidRDefault="005840A1">
      <w:pPr>
        <w:pStyle w:val="CommentText"/>
      </w:pPr>
      <w:r>
        <w:rPr>
          <w:rStyle w:val="CommentReference"/>
        </w:rPr>
        <w:annotationRef/>
      </w:r>
      <w:r>
        <w:t>PBR and MAGIK have different wavelengths</w:t>
      </w:r>
    </w:p>
  </w:comment>
  <w:comment w:id="29" w:author="Grutter, Alexander J. (Fed)" w:date="2018-10-18T17:04:00Z" w:initials="GAJ(">
    <w:p w14:paraId="3433766B" w14:textId="69DB6D39" w:rsidR="005840A1" w:rsidRDefault="005840A1">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30" w:author="pdmurray" w:date="2018-10-20T13:54:00Z" w:initials="p">
    <w:p w14:paraId="34D90074" w14:textId="3C635446" w:rsidR="005840A1" w:rsidRDefault="005840A1">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9CB61A6" w15:done="0"/>
  <w15:commentEx w15:paraId="1DC7778E" w15:paraIdParent="39CB61A6" w15:done="0"/>
  <w15:commentEx w15:paraId="46CE86F4" w15:done="0"/>
  <w15:commentEx w15:paraId="54DF1771" w15:paraIdParent="46CE86F4" w15:done="0"/>
  <w15:commentEx w15:paraId="4806A54F" w15:done="0"/>
  <w15:commentEx w15:paraId="7CDAFF8E" w15:paraIdParent="4806A54F" w15:done="0"/>
  <w15:commentEx w15:paraId="22C99A30" w15:done="0"/>
  <w15:commentEx w15:paraId="2076FF31" w15:paraIdParent="22C99A30" w15:done="0"/>
  <w15:commentEx w15:paraId="3EAE9D4E" w15:done="0"/>
  <w15:commentEx w15:paraId="55668480" w15:paraIdParent="3EAE9D4E" w15:done="0"/>
  <w15:commentEx w15:paraId="252F9F15" w15:done="0"/>
  <w15:commentEx w15:paraId="3AE9BB4E" w15:paraIdParent="252F9F15" w15:done="0"/>
  <w15:commentEx w15:paraId="5C8E6701" w15:done="0"/>
  <w15:commentEx w15:paraId="1E3320CE" w15:paraIdParent="5C8E6701" w15:done="0"/>
  <w15:commentEx w15:paraId="1675A01D" w15:done="0"/>
  <w15:commentEx w15:paraId="7554F948" w15:done="0"/>
  <w15:commentEx w15:paraId="270B5EC3" w15:paraIdParent="7554F948" w15:done="0"/>
  <w15:commentEx w15:paraId="28A180DE" w15:done="0"/>
  <w15:commentEx w15:paraId="3433766B" w15:done="0"/>
  <w15:commentEx w15:paraId="34D90074" w15:paraIdParent="343376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9CB61A6" w16cid:durableId="1F7324D4"/>
  <w16cid:commentId w16cid:paraId="1DC7778E" w16cid:durableId="1F75AF0A"/>
  <w16cid:commentId w16cid:paraId="46CE86F4" w16cid:durableId="1F7837F0"/>
  <w16cid:commentId w16cid:paraId="54DF1771" w16cid:durableId="1F75B0F3"/>
  <w16cid:commentId w16cid:paraId="4806A54F" w16cid:durableId="1F73292F"/>
  <w16cid:commentId w16cid:paraId="7CDAFF8E" w16cid:durableId="1F75BCFE"/>
  <w16cid:commentId w16cid:paraId="22C99A30" w16cid:durableId="1F705EFB"/>
  <w16cid:commentId w16cid:paraId="2076FF31" w16cid:durableId="1F75BD14"/>
  <w16cid:commentId w16cid:paraId="3EAE9D4E" w16cid:durableId="1F7338AC"/>
  <w16cid:commentId w16cid:paraId="55668480" w16cid:durableId="1F75B16A"/>
  <w16cid:commentId w16cid:paraId="252F9F15" w16cid:durableId="1F710384"/>
  <w16cid:commentId w16cid:paraId="3AE9BB4E" w16cid:durableId="1F75B161"/>
  <w16cid:commentId w16cid:paraId="5C8E6701" w16cid:durableId="1F7338E9"/>
  <w16cid:commentId w16cid:paraId="1E3320CE" w16cid:durableId="1F75B199"/>
  <w16cid:commentId w16cid:paraId="1675A01D" w16cid:durableId="1F73394A"/>
  <w16cid:commentId w16cid:paraId="7554F948" w16cid:durableId="1F705EFC"/>
  <w16cid:commentId w16cid:paraId="270B5EC3" w16cid:durableId="1F75B1F8"/>
  <w16cid:commentId w16cid:paraId="28A180DE" w16cid:durableId="1F733A05"/>
  <w16cid:commentId w16cid:paraId="3433766B" w16cid:durableId="1F733BAF"/>
  <w16cid:commentId w16cid:paraId="34D90074" w16cid:durableId="1F75B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2FB75C" w14:textId="77777777" w:rsidR="0043484D" w:rsidRDefault="0043484D" w:rsidP="004A10BE">
      <w:r>
        <w:separator/>
      </w:r>
    </w:p>
  </w:endnote>
  <w:endnote w:type="continuationSeparator" w:id="0">
    <w:p w14:paraId="5C5A1B19" w14:textId="77777777" w:rsidR="0043484D" w:rsidRDefault="0043484D" w:rsidP="004A10BE">
      <w:r>
        <w:continuationSeparator/>
      </w:r>
    </w:p>
  </w:endnote>
  <w:endnote w:type="continuationNotice" w:id="1">
    <w:p w14:paraId="19386393" w14:textId="77777777" w:rsidR="0043484D" w:rsidRDefault="004348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5840A1" w:rsidRPr="004021D9" w:rsidRDefault="005840A1"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4A06A9D6" w14:textId="77777777" w:rsidR="005840A1" w:rsidRPr="00B547A9" w:rsidRDefault="005840A1"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5840A1" w:rsidRPr="004021D9" w:rsidRDefault="005840A1"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335FF4AA" w14:textId="77777777" w:rsidR="005840A1" w:rsidRDefault="005840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EA5700" w14:textId="77777777" w:rsidR="0043484D" w:rsidRDefault="0043484D" w:rsidP="004A10BE">
      <w:r>
        <w:separator/>
      </w:r>
    </w:p>
  </w:footnote>
  <w:footnote w:type="continuationSeparator" w:id="0">
    <w:p w14:paraId="110182EB" w14:textId="77777777" w:rsidR="0043484D" w:rsidRDefault="0043484D" w:rsidP="004A10BE">
      <w:r>
        <w:continuationSeparator/>
      </w:r>
    </w:p>
  </w:footnote>
  <w:footnote w:type="continuationNotice" w:id="1">
    <w:p w14:paraId="1062E903" w14:textId="77777777" w:rsidR="0043484D" w:rsidRDefault="004348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5840A1" w:rsidRDefault="005840A1" w:rsidP="004A10BE">
    <w:pPr>
      <w:pStyle w:val="Header"/>
    </w:pPr>
    <w:r>
      <w:tab/>
    </w:r>
  </w:p>
  <w:tbl>
    <w:tblPr>
      <w:tblW w:w="13110" w:type="dxa"/>
      <w:tblInd w:w="738" w:type="dxa"/>
      <w:tblLook w:val="04A0" w:firstRow="1" w:lastRow="0" w:firstColumn="1" w:lastColumn="0" w:noHBand="0" w:noVBand="1"/>
    </w:tblPr>
    <w:tblGrid>
      <w:gridCol w:w="6840"/>
      <w:gridCol w:w="6270"/>
    </w:tblGrid>
    <w:tr w:rsidR="005840A1" w:rsidRPr="00A96E1E" w14:paraId="027C978C" w14:textId="77777777" w:rsidTr="00C93BCD">
      <w:trPr>
        <w:trHeight w:val="900"/>
      </w:trPr>
      <w:tc>
        <w:tcPr>
          <w:tcW w:w="6840" w:type="dxa"/>
          <w:shd w:val="clear" w:color="auto" w:fill="auto"/>
        </w:tcPr>
        <w:p w14:paraId="1383C287" w14:textId="27A3161B" w:rsidR="005840A1" w:rsidRPr="00A96E1E" w:rsidRDefault="005840A1"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5840A1" w:rsidRDefault="005840A1"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5840A1" w:rsidRPr="00A96E1E" w:rsidRDefault="005840A1"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5840A1" w:rsidRDefault="005840A1"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0C04"/>
    <w:rsid w:val="00111F26"/>
    <w:rsid w:val="0011460B"/>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051B"/>
    <w:rsid w:val="001F71B9"/>
    <w:rsid w:val="00200827"/>
    <w:rsid w:val="0020115A"/>
    <w:rsid w:val="002027EB"/>
    <w:rsid w:val="00202BD8"/>
    <w:rsid w:val="00202E01"/>
    <w:rsid w:val="0020377F"/>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63B"/>
    <w:rsid w:val="003749A1"/>
    <w:rsid w:val="00374D1C"/>
    <w:rsid w:val="00376155"/>
    <w:rsid w:val="003774A5"/>
    <w:rsid w:val="00382BB4"/>
    <w:rsid w:val="0038320B"/>
    <w:rsid w:val="003847CF"/>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7B78"/>
    <w:rsid w:val="003F050C"/>
    <w:rsid w:val="003F08D1"/>
    <w:rsid w:val="003F1CE6"/>
    <w:rsid w:val="003F6B06"/>
    <w:rsid w:val="003F6BEC"/>
    <w:rsid w:val="003F6D78"/>
    <w:rsid w:val="004021D9"/>
    <w:rsid w:val="00402374"/>
    <w:rsid w:val="004101FE"/>
    <w:rsid w:val="0041521B"/>
    <w:rsid w:val="00417B9A"/>
    <w:rsid w:val="00420816"/>
    <w:rsid w:val="00423415"/>
    <w:rsid w:val="0043201A"/>
    <w:rsid w:val="0043484D"/>
    <w:rsid w:val="00435855"/>
    <w:rsid w:val="0044290F"/>
    <w:rsid w:val="004469E4"/>
    <w:rsid w:val="00454396"/>
    <w:rsid w:val="00461C64"/>
    <w:rsid w:val="0046360C"/>
    <w:rsid w:val="00467E83"/>
    <w:rsid w:val="00470A12"/>
    <w:rsid w:val="00472731"/>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43D5"/>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3C12"/>
    <w:rsid w:val="00B354CC"/>
    <w:rsid w:val="00B43C16"/>
    <w:rsid w:val="00B547A9"/>
    <w:rsid w:val="00B54FAA"/>
    <w:rsid w:val="00B55AD2"/>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805F9"/>
    <w:rsid w:val="00C822CA"/>
    <w:rsid w:val="00C86B14"/>
    <w:rsid w:val="00C87D4A"/>
    <w:rsid w:val="00C917E9"/>
    <w:rsid w:val="00C93BCD"/>
    <w:rsid w:val="00C9626A"/>
    <w:rsid w:val="00CA6B98"/>
    <w:rsid w:val="00CB119F"/>
    <w:rsid w:val="00CB24F3"/>
    <w:rsid w:val="00CB31D5"/>
    <w:rsid w:val="00CB4589"/>
    <w:rsid w:val="00CB543E"/>
    <w:rsid w:val="00CC366A"/>
    <w:rsid w:val="00CD569B"/>
    <w:rsid w:val="00CD5ABB"/>
    <w:rsid w:val="00CD794E"/>
    <w:rsid w:val="00CE3B9E"/>
    <w:rsid w:val="00CE448E"/>
    <w:rsid w:val="00CE6AA7"/>
    <w:rsid w:val="00CF06BF"/>
    <w:rsid w:val="00CF1FED"/>
    <w:rsid w:val="00CF3353"/>
    <w:rsid w:val="00CF4177"/>
    <w:rsid w:val="00CF7E02"/>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2E97"/>
    <w:rsid w:val="00DD0C00"/>
    <w:rsid w:val="00DD3721"/>
    <w:rsid w:val="00DD61F4"/>
    <w:rsid w:val="00DE181E"/>
    <w:rsid w:val="00DE677B"/>
    <w:rsid w:val="00DE7942"/>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F00111"/>
    <w:rsid w:val="00F01E4D"/>
    <w:rsid w:val="00F02265"/>
    <w:rsid w:val="00F06507"/>
    <w:rsid w:val="00F076AB"/>
    <w:rsid w:val="00F10BB2"/>
    <w:rsid w:val="00F11C47"/>
    <w:rsid w:val="00F12A1B"/>
    <w:rsid w:val="00F2120A"/>
    <w:rsid w:val="00F215F7"/>
    <w:rsid w:val="00F2254A"/>
    <w:rsid w:val="00F24FCA"/>
    <w:rsid w:val="00F26F3C"/>
    <w:rsid w:val="00F275AD"/>
    <w:rsid w:val="00F2768D"/>
    <w:rsid w:val="00F41019"/>
    <w:rsid w:val="00F4358F"/>
    <w:rsid w:val="00F43690"/>
    <w:rsid w:val="00F44E4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F66316A-F632-4BD8-8A51-8BC8DA15C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22</Pages>
  <Words>25442</Words>
  <Characters>145026</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25</cp:revision>
  <cp:lastPrinted>2018-10-04T22:38:00Z</cp:lastPrinted>
  <dcterms:created xsi:type="dcterms:W3CDTF">2018-10-15T21:44:00Z</dcterms:created>
  <dcterms:modified xsi:type="dcterms:W3CDTF">2018-10-2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